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E0437D">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E0437D">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E0437D"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E0437D"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t>
                    </m:r>
                    <m:r>
                      <w:rPr>
                        <w:rFonts w:ascii="Cambria Math" w:hAnsi="Cambria Math"/>
                      </w:rPr>
                      <m:t>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w:t>
      </w:r>
      <w:r w:rsidR="003948F6">
        <w:lastRenderedPageBreak/>
        <w:t xml:space="preserve">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 xml:space="preserve">(Cheverud </w:t>
      </w:r>
      <w:r w:rsidR="00A46377" w:rsidRPr="00A46377">
        <w:rPr>
          <w:rFonts w:ascii="Times New Roman" w:hAnsi="Times New Roman" w:cs="Times New Roman"/>
        </w:rPr>
        <w:lastRenderedPageBreak/>
        <w:t>&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lastRenderedPageBreak/>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w:t>
      </w:r>
      <w:r w:rsidR="00311125">
        <w:lastRenderedPageBreak/>
        <w:t>break time</w:t>
      </w:r>
      <w:r>
        <w:t xml:space="preserve">.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lastRenderedPageBreak/>
        <w:t>General Discussion</w:t>
      </w:r>
    </w:p>
    <w:p w:rsidR="00B53F02" w:rsidRDefault="003D5E81" w:rsidP="00B53F02">
      <w:pPr>
        <w:rPr>
          <w:rFonts w:cstheme="minorHAnsi"/>
        </w:rPr>
      </w:pPr>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w:t>
      </w:r>
      <w:r w:rsidR="0072153E">
        <w:rPr>
          <w:rFonts w:cstheme="minorHAnsi"/>
        </w:rPr>
        <w:t>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p>
    <w:p w:rsidR="00414191" w:rsidRPr="00B53F02" w:rsidRDefault="00B53F02" w:rsidP="00B53F02">
      <w:pPr>
        <w:rPr>
          <w:rFonts w:cstheme="minorHAnsi"/>
        </w:rPr>
      </w:pPr>
      <w:r>
        <w:t xml:space="preserve">Previous researches </w:t>
      </w:r>
      <w:bookmarkStart w:id="0" w:name="_GoBack"/>
      <w:bookmarkEnd w:id="0"/>
      <w:r w:rsidR="00414191">
        <w:br w:type="page"/>
      </w:r>
    </w:p>
    <w:p w:rsidR="00DD79A3" w:rsidRPr="00510C5F" w:rsidRDefault="00414191" w:rsidP="00E1269C">
      <w:pPr>
        <w:pStyle w:val="SectionTitle"/>
      </w:pPr>
      <w:r>
        <w:lastRenderedPageBreak/>
        <w:t>References</w:t>
      </w:r>
    </w:p>
    <w:p w:rsidR="001A395D" w:rsidRPr="001A395D" w:rsidRDefault="00DD79A3" w:rsidP="001A395D">
      <w:pPr>
        <w:pStyle w:val="Bibliography"/>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F660F5">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F660F5">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437D" w:rsidRDefault="00E0437D">
      <w:pPr>
        <w:spacing w:line="240" w:lineRule="auto"/>
      </w:pPr>
      <w:r>
        <w:separator/>
      </w:r>
    </w:p>
  </w:endnote>
  <w:endnote w:type="continuationSeparator" w:id="0">
    <w:p w:rsidR="00E0437D" w:rsidRDefault="00E043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437D" w:rsidRDefault="00E0437D">
      <w:pPr>
        <w:spacing w:line="240" w:lineRule="auto"/>
      </w:pPr>
      <w:r>
        <w:separator/>
      </w:r>
    </w:p>
  </w:footnote>
  <w:footnote w:type="continuationSeparator" w:id="0">
    <w:p w:rsidR="00E0437D" w:rsidRDefault="00E043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E0437D">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B53F02">
      <w:rPr>
        <w:rStyle w:val="Strong"/>
        <w:noProof/>
      </w:rPr>
      <w:t>21</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E013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3BD9"/>
    <w:rsid w:val="000121CD"/>
    <w:rsid w:val="000218E5"/>
    <w:rsid w:val="000223FD"/>
    <w:rsid w:val="0003110C"/>
    <w:rsid w:val="000320B3"/>
    <w:rsid w:val="00037619"/>
    <w:rsid w:val="00040BEC"/>
    <w:rsid w:val="000539CC"/>
    <w:rsid w:val="00056683"/>
    <w:rsid w:val="00060C31"/>
    <w:rsid w:val="00066B3F"/>
    <w:rsid w:val="00070D4B"/>
    <w:rsid w:val="00074F21"/>
    <w:rsid w:val="00080CF5"/>
    <w:rsid w:val="00081211"/>
    <w:rsid w:val="000A15A0"/>
    <w:rsid w:val="000A1D1E"/>
    <w:rsid w:val="000A4E5B"/>
    <w:rsid w:val="000A6AA5"/>
    <w:rsid w:val="000B6FE8"/>
    <w:rsid w:val="000C2BA0"/>
    <w:rsid w:val="000C35D1"/>
    <w:rsid w:val="000C4C6D"/>
    <w:rsid w:val="000C731F"/>
    <w:rsid w:val="000D1B7B"/>
    <w:rsid w:val="000E22F7"/>
    <w:rsid w:val="000E2A91"/>
    <w:rsid w:val="000F371A"/>
    <w:rsid w:val="000F48CC"/>
    <w:rsid w:val="001018BA"/>
    <w:rsid w:val="001049B3"/>
    <w:rsid w:val="0010790C"/>
    <w:rsid w:val="001144BC"/>
    <w:rsid w:val="001164B2"/>
    <w:rsid w:val="001167D5"/>
    <w:rsid w:val="00120099"/>
    <w:rsid w:val="00120F12"/>
    <w:rsid w:val="001270C0"/>
    <w:rsid w:val="001318F1"/>
    <w:rsid w:val="00135E46"/>
    <w:rsid w:val="00137C48"/>
    <w:rsid w:val="001410E2"/>
    <w:rsid w:val="00146BFE"/>
    <w:rsid w:val="0015025B"/>
    <w:rsid w:val="00151E39"/>
    <w:rsid w:val="001530C0"/>
    <w:rsid w:val="00160D04"/>
    <w:rsid w:val="00162FC9"/>
    <w:rsid w:val="00171A1A"/>
    <w:rsid w:val="001723CE"/>
    <w:rsid w:val="00175767"/>
    <w:rsid w:val="0017640D"/>
    <w:rsid w:val="001771AE"/>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733B"/>
    <w:rsid w:val="001D5E2A"/>
    <w:rsid w:val="001E3747"/>
    <w:rsid w:val="001F48E3"/>
    <w:rsid w:val="002006AB"/>
    <w:rsid w:val="00214C3D"/>
    <w:rsid w:val="00220226"/>
    <w:rsid w:val="0023302C"/>
    <w:rsid w:val="00235057"/>
    <w:rsid w:val="00240FA2"/>
    <w:rsid w:val="002412B9"/>
    <w:rsid w:val="002541A9"/>
    <w:rsid w:val="00263F5F"/>
    <w:rsid w:val="00267272"/>
    <w:rsid w:val="00273F04"/>
    <w:rsid w:val="00277367"/>
    <w:rsid w:val="00277D05"/>
    <w:rsid w:val="002812CD"/>
    <w:rsid w:val="0028780F"/>
    <w:rsid w:val="00291229"/>
    <w:rsid w:val="0029320F"/>
    <w:rsid w:val="00294B3C"/>
    <w:rsid w:val="002951D5"/>
    <w:rsid w:val="00296D3A"/>
    <w:rsid w:val="002A435A"/>
    <w:rsid w:val="002B1D59"/>
    <w:rsid w:val="002C287B"/>
    <w:rsid w:val="002C7A79"/>
    <w:rsid w:val="002D26C0"/>
    <w:rsid w:val="002D759B"/>
    <w:rsid w:val="002E0C55"/>
    <w:rsid w:val="002E0EB3"/>
    <w:rsid w:val="002E20A3"/>
    <w:rsid w:val="002E32B0"/>
    <w:rsid w:val="002E42F7"/>
    <w:rsid w:val="002F04CB"/>
    <w:rsid w:val="002F3B64"/>
    <w:rsid w:val="002F6EE2"/>
    <w:rsid w:val="003038DC"/>
    <w:rsid w:val="00304755"/>
    <w:rsid w:val="0030590D"/>
    <w:rsid w:val="0031081F"/>
    <w:rsid w:val="00311125"/>
    <w:rsid w:val="00311B57"/>
    <w:rsid w:val="00322476"/>
    <w:rsid w:val="00324137"/>
    <w:rsid w:val="00331A40"/>
    <w:rsid w:val="003334BC"/>
    <w:rsid w:val="00334956"/>
    <w:rsid w:val="003413AB"/>
    <w:rsid w:val="003473C5"/>
    <w:rsid w:val="00350680"/>
    <w:rsid w:val="0035131D"/>
    <w:rsid w:val="00353199"/>
    <w:rsid w:val="003544D6"/>
    <w:rsid w:val="00354538"/>
    <w:rsid w:val="00364FA2"/>
    <w:rsid w:val="00365E11"/>
    <w:rsid w:val="0038127A"/>
    <w:rsid w:val="003815D2"/>
    <w:rsid w:val="003848CF"/>
    <w:rsid w:val="00390E3B"/>
    <w:rsid w:val="00393A44"/>
    <w:rsid w:val="003948F6"/>
    <w:rsid w:val="003A1590"/>
    <w:rsid w:val="003A4782"/>
    <w:rsid w:val="003A543E"/>
    <w:rsid w:val="003A5804"/>
    <w:rsid w:val="003A6FB5"/>
    <w:rsid w:val="003A7CA1"/>
    <w:rsid w:val="003B0D45"/>
    <w:rsid w:val="003B7DC3"/>
    <w:rsid w:val="003C05CA"/>
    <w:rsid w:val="003C25B3"/>
    <w:rsid w:val="003D44EA"/>
    <w:rsid w:val="003D5E81"/>
    <w:rsid w:val="003D6297"/>
    <w:rsid w:val="003D6CCE"/>
    <w:rsid w:val="003E5EA3"/>
    <w:rsid w:val="003E7DBA"/>
    <w:rsid w:val="003F2307"/>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7EBB"/>
    <w:rsid w:val="0049644F"/>
    <w:rsid w:val="0049710E"/>
    <w:rsid w:val="004A01C0"/>
    <w:rsid w:val="004A44B5"/>
    <w:rsid w:val="004A6FD1"/>
    <w:rsid w:val="004B0D49"/>
    <w:rsid w:val="004B0FD7"/>
    <w:rsid w:val="004B18F8"/>
    <w:rsid w:val="004C0020"/>
    <w:rsid w:val="004C4F9B"/>
    <w:rsid w:val="004C5D18"/>
    <w:rsid w:val="004C7312"/>
    <w:rsid w:val="004D0D26"/>
    <w:rsid w:val="004D359B"/>
    <w:rsid w:val="004D41DC"/>
    <w:rsid w:val="004D777A"/>
    <w:rsid w:val="004E02CB"/>
    <w:rsid w:val="004F0ADF"/>
    <w:rsid w:val="004F1415"/>
    <w:rsid w:val="004F29A0"/>
    <w:rsid w:val="004F41F7"/>
    <w:rsid w:val="004F48A1"/>
    <w:rsid w:val="004F4BB9"/>
    <w:rsid w:val="00510BE3"/>
    <w:rsid w:val="00510C5F"/>
    <w:rsid w:val="00516957"/>
    <w:rsid w:val="00526747"/>
    <w:rsid w:val="005319B1"/>
    <w:rsid w:val="00532C0C"/>
    <w:rsid w:val="005432D5"/>
    <w:rsid w:val="00550D58"/>
    <w:rsid w:val="0055382A"/>
    <w:rsid w:val="00555F14"/>
    <w:rsid w:val="005562D2"/>
    <w:rsid w:val="00560941"/>
    <w:rsid w:val="005613A3"/>
    <w:rsid w:val="00563915"/>
    <w:rsid w:val="005675B1"/>
    <w:rsid w:val="00570703"/>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24DC0"/>
    <w:rsid w:val="00627BD0"/>
    <w:rsid w:val="00631067"/>
    <w:rsid w:val="00632ACF"/>
    <w:rsid w:val="00632E5A"/>
    <w:rsid w:val="00635F38"/>
    <w:rsid w:val="00640194"/>
    <w:rsid w:val="00642E41"/>
    <w:rsid w:val="00650372"/>
    <w:rsid w:val="006608BF"/>
    <w:rsid w:val="006610EF"/>
    <w:rsid w:val="0066181F"/>
    <w:rsid w:val="00663DD1"/>
    <w:rsid w:val="00667313"/>
    <w:rsid w:val="006679E0"/>
    <w:rsid w:val="00670F26"/>
    <w:rsid w:val="00672D43"/>
    <w:rsid w:val="00677D4F"/>
    <w:rsid w:val="006812B3"/>
    <w:rsid w:val="00687D46"/>
    <w:rsid w:val="00697F02"/>
    <w:rsid w:val="006A7D33"/>
    <w:rsid w:val="006C4FFC"/>
    <w:rsid w:val="006E0133"/>
    <w:rsid w:val="006E0E18"/>
    <w:rsid w:val="006E112F"/>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79D3"/>
    <w:rsid w:val="0074039E"/>
    <w:rsid w:val="0074151B"/>
    <w:rsid w:val="00741795"/>
    <w:rsid w:val="00741B04"/>
    <w:rsid w:val="0074535A"/>
    <w:rsid w:val="007551C7"/>
    <w:rsid w:val="007566D5"/>
    <w:rsid w:val="00762CA3"/>
    <w:rsid w:val="007770D1"/>
    <w:rsid w:val="00781CCA"/>
    <w:rsid w:val="0078477F"/>
    <w:rsid w:val="00787150"/>
    <w:rsid w:val="0079077A"/>
    <w:rsid w:val="0079244E"/>
    <w:rsid w:val="00795BD9"/>
    <w:rsid w:val="007A6D29"/>
    <w:rsid w:val="007B40CE"/>
    <w:rsid w:val="007B5363"/>
    <w:rsid w:val="007B7D3B"/>
    <w:rsid w:val="007C4A28"/>
    <w:rsid w:val="007D0C11"/>
    <w:rsid w:val="007D10C3"/>
    <w:rsid w:val="007D4E19"/>
    <w:rsid w:val="007E18DF"/>
    <w:rsid w:val="007E3D3D"/>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6A5D"/>
    <w:rsid w:val="008922A7"/>
    <w:rsid w:val="00893575"/>
    <w:rsid w:val="00895D7E"/>
    <w:rsid w:val="008A418E"/>
    <w:rsid w:val="008A44A7"/>
    <w:rsid w:val="008A66C1"/>
    <w:rsid w:val="008A70D6"/>
    <w:rsid w:val="008A7983"/>
    <w:rsid w:val="008B3AC5"/>
    <w:rsid w:val="008E0415"/>
    <w:rsid w:val="008E39F3"/>
    <w:rsid w:val="008F12B9"/>
    <w:rsid w:val="008F3EBE"/>
    <w:rsid w:val="00900E5C"/>
    <w:rsid w:val="00906081"/>
    <w:rsid w:val="009143A1"/>
    <w:rsid w:val="00917AC5"/>
    <w:rsid w:val="00920B95"/>
    <w:rsid w:val="00921AAA"/>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5B25"/>
    <w:rsid w:val="00992128"/>
    <w:rsid w:val="00995C7A"/>
    <w:rsid w:val="00997C09"/>
    <w:rsid w:val="009A1B54"/>
    <w:rsid w:val="009A660A"/>
    <w:rsid w:val="009B1B37"/>
    <w:rsid w:val="009B2271"/>
    <w:rsid w:val="009B57D4"/>
    <w:rsid w:val="009B6A84"/>
    <w:rsid w:val="009C0037"/>
    <w:rsid w:val="009C09D6"/>
    <w:rsid w:val="009C738C"/>
    <w:rsid w:val="009D30CB"/>
    <w:rsid w:val="009E53F2"/>
    <w:rsid w:val="009E5476"/>
    <w:rsid w:val="009F4B35"/>
    <w:rsid w:val="00A017D8"/>
    <w:rsid w:val="00A05885"/>
    <w:rsid w:val="00A16F25"/>
    <w:rsid w:val="00A17F2F"/>
    <w:rsid w:val="00A23C34"/>
    <w:rsid w:val="00A269CA"/>
    <w:rsid w:val="00A40182"/>
    <w:rsid w:val="00A42F01"/>
    <w:rsid w:val="00A42FD0"/>
    <w:rsid w:val="00A443CC"/>
    <w:rsid w:val="00A46377"/>
    <w:rsid w:val="00A52357"/>
    <w:rsid w:val="00A55D39"/>
    <w:rsid w:val="00A6101A"/>
    <w:rsid w:val="00A6269B"/>
    <w:rsid w:val="00A6347A"/>
    <w:rsid w:val="00A67EB6"/>
    <w:rsid w:val="00A95F30"/>
    <w:rsid w:val="00AA655D"/>
    <w:rsid w:val="00AA6790"/>
    <w:rsid w:val="00AB1C8A"/>
    <w:rsid w:val="00AD0A51"/>
    <w:rsid w:val="00AD293D"/>
    <w:rsid w:val="00AD5E4C"/>
    <w:rsid w:val="00AD6705"/>
    <w:rsid w:val="00AE0F46"/>
    <w:rsid w:val="00AE11FD"/>
    <w:rsid w:val="00AE2E7D"/>
    <w:rsid w:val="00AE49F2"/>
    <w:rsid w:val="00AE697B"/>
    <w:rsid w:val="00AF19E6"/>
    <w:rsid w:val="00AF2E1A"/>
    <w:rsid w:val="00AF4A78"/>
    <w:rsid w:val="00AF5107"/>
    <w:rsid w:val="00AF55E5"/>
    <w:rsid w:val="00AF5B98"/>
    <w:rsid w:val="00B00946"/>
    <w:rsid w:val="00B0098F"/>
    <w:rsid w:val="00B02BEE"/>
    <w:rsid w:val="00B1674D"/>
    <w:rsid w:val="00B170FF"/>
    <w:rsid w:val="00B2411F"/>
    <w:rsid w:val="00B27DC6"/>
    <w:rsid w:val="00B32632"/>
    <w:rsid w:val="00B4773A"/>
    <w:rsid w:val="00B534B2"/>
    <w:rsid w:val="00B53F02"/>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D1C34"/>
    <w:rsid w:val="00BD5701"/>
    <w:rsid w:val="00BD599C"/>
    <w:rsid w:val="00BE3703"/>
    <w:rsid w:val="00BE4189"/>
    <w:rsid w:val="00BF469E"/>
    <w:rsid w:val="00BF705D"/>
    <w:rsid w:val="00BF7A7C"/>
    <w:rsid w:val="00C1100B"/>
    <w:rsid w:val="00C139DC"/>
    <w:rsid w:val="00C240CE"/>
    <w:rsid w:val="00C31AF0"/>
    <w:rsid w:val="00C41B0B"/>
    <w:rsid w:val="00C46129"/>
    <w:rsid w:val="00C46880"/>
    <w:rsid w:val="00C47AA1"/>
    <w:rsid w:val="00C52A62"/>
    <w:rsid w:val="00C530F8"/>
    <w:rsid w:val="00C5688D"/>
    <w:rsid w:val="00C61511"/>
    <w:rsid w:val="00C63343"/>
    <w:rsid w:val="00C802EE"/>
    <w:rsid w:val="00C84D13"/>
    <w:rsid w:val="00C87506"/>
    <w:rsid w:val="00C97884"/>
    <w:rsid w:val="00CA1BEB"/>
    <w:rsid w:val="00CA2E22"/>
    <w:rsid w:val="00CA7869"/>
    <w:rsid w:val="00CA793B"/>
    <w:rsid w:val="00CB0F83"/>
    <w:rsid w:val="00CB1BA5"/>
    <w:rsid w:val="00CC1E6D"/>
    <w:rsid w:val="00CC4F09"/>
    <w:rsid w:val="00CC7910"/>
    <w:rsid w:val="00CD10FB"/>
    <w:rsid w:val="00CD34BC"/>
    <w:rsid w:val="00CD4B9B"/>
    <w:rsid w:val="00CE0C49"/>
    <w:rsid w:val="00CE34A0"/>
    <w:rsid w:val="00CE575F"/>
    <w:rsid w:val="00CF2822"/>
    <w:rsid w:val="00CF2AF6"/>
    <w:rsid w:val="00D00FE9"/>
    <w:rsid w:val="00D020EA"/>
    <w:rsid w:val="00D0302D"/>
    <w:rsid w:val="00D10F72"/>
    <w:rsid w:val="00D1197C"/>
    <w:rsid w:val="00D27A72"/>
    <w:rsid w:val="00D34079"/>
    <w:rsid w:val="00D37113"/>
    <w:rsid w:val="00D37705"/>
    <w:rsid w:val="00D40019"/>
    <w:rsid w:val="00D41E33"/>
    <w:rsid w:val="00D44182"/>
    <w:rsid w:val="00D575EF"/>
    <w:rsid w:val="00D65D31"/>
    <w:rsid w:val="00D71D3A"/>
    <w:rsid w:val="00D7374C"/>
    <w:rsid w:val="00D74430"/>
    <w:rsid w:val="00D746AE"/>
    <w:rsid w:val="00D74F71"/>
    <w:rsid w:val="00D76058"/>
    <w:rsid w:val="00D90165"/>
    <w:rsid w:val="00D93C55"/>
    <w:rsid w:val="00D962D6"/>
    <w:rsid w:val="00DA10F5"/>
    <w:rsid w:val="00DA23FB"/>
    <w:rsid w:val="00DA778A"/>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83E77"/>
    <w:rsid w:val="00E85523"/>
    <w:rsid w:val="00E96960"/>
    <w:rsid w:val="00E97BB5"/>
    <w:rsid w:val="00EB1CAE"/>
    <w:rsid w:val="00EB2202"/>
    <w:rsid w:val="00EB3F01"/>
    <w:rsid w:val="00EC223F"/>
    <w:rsid w:val="00EC523B"/>
    <w:rsid w:val="00ED0F4B"/>
    <w:rsid w:val="00ED168F"/>
    <w:rsid w:val="00ED5A67"/>
    <w:rsid w:val="00EE5C71"/>
    <w:rsid w:val="00EF1F3C"/>
    <w:rsid w:val="00EF2754"/>
    <w:rsid w:val="00F01F9F"/>
    <w:rsid w:val="00F04FF2"/>
    <w:rsid w:val="00F05ADD"/>
    <w:rsid w:val="00F0755F"/>
    <w:rsid w:val="00F12E0F"/>
    <w:rsid w:val="00F1382E"/>
    <w:rsid w:val="00F138F3"/>
    <w:rsid w:val="00F14048"/>
    <w:rsid w:val="00F220D0"/>
    <w:rsid w:val="00F35E9D"/>
    <w:rsid w:val="00F373F2"/>
    <w:rsid w:val="00F4465A"/>
    <w:rsid w:val="00F45040"/>
    <w:rsid w:val="00F53C8A"/>
    <w:rsid w:val="00F57077"/>
    <w:rsid w:val="00F652CE"/>
    <w:rsid w:val="00F660F5"/>
    <w:rsid w:val="00F67A34"/>
    <w:rsid w:val="00F72BC7"/>
    <w:rsid w:val="00F7668F"/>
    <w:rsid w:val="00F81FB3"/>
    <w:rsid w:val="00F8416B"/>
    <w:rsid w:val="00F86B6B"/>
    <w:rsid w:val="00F87882"/>
    <w:rsid w:val="00F90354"/>
    <w:rsid w:val="00F91191"/>
    <w:rsid w:val="00FA13D7"/>
    <w:rsid w:val="00FB0507"/>
    <w:rsid w:val="00FB07DD"/>
    <w:rsid w:val="00FC7CD4"/>
    <w:rsid w:val="00FD34DB"/>
    <w:rsid w:val="00FD51E1"/>
    <w:rsid w:val="00FD576E"/>
    <w:rsid w:val="00FE0141"/>
    <w:rsid w:val="00FE199B"/>
    <w:rsid w:val="00FE284A"/>
    <w:rsid w:val="00FE2A17"/>
    <w:rsid w:val="00FE4F6C"/>
    <w:rsid w:val="00FE51F9"/>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141DA"/>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2B64"/>
    <w:rsid w:val="002F6203"/>
    <w:rsid w:val="00377558"/>
    <w:rsid w:val="005559F9"/>
    <w:rsid w:val="005F7313"/>
    <w:rsid w:val="00646F8F"/>
    <w:rsid w:val="007139FF"/>
    <w:rsid w:val="007D6ABD"/>
    <w:rsid w:val="00A85BD9"/>
    <w:rsid w:val="00B302B2"/>
    <w:rsid w:val="00B72F5A"/>
    <w:rsid w:val="00BE63CF"/>
    <w:rsid w:val="00C33BE6"/>
    <w:rsid w:val="00CB3D25"/>
    <w:rsid w:val="00CC00C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F4EB5A77-C87C-44A9-8F0C-D069A3E37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44</Words>
  <Characters>29260</Characters>
  <Application>Microsoft Office Word</Application>
  <DocSecurity>0</DocSecurity>
  <Lines>243</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550</cp:revision>
  <dcterms:created xsi:type="dcterms:W3CDTF">2017-05-15T13:44:00Z</dcterms:created>
  <dcterms:modified xsi:type="dcterms:W3CDTF">2017-06-07T15: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